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bookmarkStart w:id="0" w:name="_GoBack"/>
      <w:bookmarkEnd w:id="0"/>
      <w:r w:rsidRPr="00F03F9B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F03F9B" w:rsidRP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F840F3" w:rsidRDefault="00F840F3" w:rsidP="00F840F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Departemen Agama RI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Al-Hikmah Al-Qur’an danTerjemahannya</w:t>
      </w: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 (Bandung: Diponegoro, 2010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514F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514F9">
        <w:rPr>
          <w:rFonts w:ascii="Times New Roman" w:hAnsi="Times New Roman" w:cs="Times New Roman"/>
          <w:sz w:val="24"/>
          <w:szCs w:val="24"/>
        </w:rPr>
        <w:fldChar w:fldCharType="separate"/>
      </w:r>
      <w:r w:rsidRPr="002514F9">
        <w:rPr>
          <w:rFonts w:ascii="Times New Roman" w:hAnsi="Times New Roman" w:cs="Times New Roman"/>
          <w:noProof/>
          <w:sz w:val="24"/>
          <w:szCs w:val="24"/>
        </w:rPr>
        <w:t>Aqib, Zainal, and Ali Murtadho, ‘</w:t>
      </w:r>
      <w:r w:rsidRPr="00EF4A1A">
        <w:rPr>
          <w:rFonts w:ascii="Times New Roman" w:hAnsi="Times New Roman" w:cs="Times New Roman"/>
          <w:i/>
          <w:noProof/>
          <w:sz w:val="24"/>
          <w:szCs w:val="24"/>
        </w:rPr>
        <w:t>Kumpulan Metode Pembelajaran Kreatif Dan Inovatif</w:t>
      </w:r>
      <w:r w:rsidRPr="002514F9">
        <w:rPr>
          <w:rFonts w:ascii="Times New Roman" w:hAnsi="Times New Roman" w:cs="Times New Roman"/>
          <w:noProof/>
          <w:sz w:val="24"/>
          <w:szCs w:val="24"/>
        </w:rPr>
        <w:t>’</w:t>
      </w:r>
      <w:r w:rsidR="00EF4A1A">
        <w:rPr>
          <w:rFonts w:ascii="Times New Roman" w:hAnsi="Times New Roman" w:cs="Times New Roman"/>
          <w:noProof/>
          <w:sz w:val="24"/>
          <w:szCs w:val="24"/>
        </w:rPr>
        <w:t>(Bandung: Satu Nusa,2016)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Arikunto, Suharsimi, </w:t>
      </w:r>
      <w:r w:rsidR="00EF4A1A">
        <w:rPr>
          <w:rFonts w:ascii="Times New Roman" w:hAnsi="Times New Roman" w:cs="Times New Roman"/>
          <w:noProof/>
          <w:sz w:val="24"/>
          <w:szCs w:val="24"/>
        </w:rPr>
        <w:t>'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Dasar-Dasar Evaluasi Pendidik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Bumi Aksara, 2012)</w:t>
      </w:r>
    </w:p>
    <w:p w:rsidR="00EF4A1A" w:rsidRDefault="00EF4A1A" w:rsidP="00EF4A1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Ali Mudlofir, and Dkk,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Desain Pembelajaran Inovatif Dari Teori Ke Praktik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PT.Raja Grafindo, 2016)</w:t>
      </w:r>
    </w:p>
    <w:p w:rsidR="003F06CB" w:rsidRPr="003F06CB" w:rsidRDefault="003F06CB" w:rsidP="00EF4A1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</w:rPr>
        <w:t xml:space="preserve"> Asyhari,  Silvia</w:t>
      </w:r>
      <w:r w:rsidRPr="00241D34">
        <w:rPr>
          <w:rFonts w:ascii="Times New Roman" w:hAnsi="Times New Roman" w:cs="Times New Roman"/>
          <w:noProof/>
          <w:lang w:val="id-ID"/>
        </w:rPr>
        <w:t>, ‘</w:t>
      </w:r>
      <w:r>
        <w:rPr>
          <w:rFonts w:ascii="Times New Roman" w:hAnsi="Times New Roman" w:cs="Times New Roman"/>
          <w:noProof/>
        </w:rPr>
        <w:t>Pengembangan Media Pembelajaran Berupa Bulettin Dalam Bentuk Buku Saku Untuk Pembelajaran IPA Terpadu</w:t>
      </w:r>
      <w:r w:rsidRPr="00241D34">
        <w:rPr>
          <w:rFonts w:ascii="Times New Roman" w:hAnsi="Times New Roman" w:cs="Times New Roman"/>
          <w:noProof/>
          <w:lang w:val="id-ID"/>
        </w:rPr>
        <w:t xml:space="preserve">’, </w:t>
      </w:r>
      <w:r w:rsidRPr="00241D34">
        <w:rPr>
          <w:rFonts w:ascii="Times New Roman" w:hAnsi="Times New Roman" w:cs="Times New Roman"/>
          <w:i/>
          <w:noProof/>
          <w:lang w:val="id-ID"/>
        </w:rPr>
        <w:t>Jurnal Ilmiah Pendidikan Fisika Al-BiRuNi</w:t>
      </w:r>
      <w:r>
        <w:rPr>
          <w:rFonts w:ascii="Times New Roman" w:hAnsi="Times New Roman" w:cs="Times New Roman"/>
          <w:noProof/>
          <w:lang w:val="id-ID"/>
        </w:rPr>
        <w:t>, 5.1 (2016</w:t>
      </w:r>
      <w:r>
        <w:rPr>
          <w:rFonts w:ascii="Times New Roman" w:hAnsi="Times New Roman" w:cs="Times New Roman"/>
          <w:noProof/>
        </w:rPr>
        <w:t>)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Bagus, Ida, and Ari Arjaya, ‘Model Sef Directead Learning Berbasis Lingkungan Dalam Pembelajaran Biologi’, 2013</w:t>
      </w:r>
    </w:p>
    <w:p w:rsidR="00EF4A1A" w:rsidRDefault="003F06C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hairul, Anwar</w:t>
      </w:r>
      <w:r w:rsidR="00EF4A1A">
        <w:rPr>
          <w:rFonts w:ascii="Times New Roman" w:hAnsi="Times New Roman" w:cs="Times New Roman"/>
          <w:noProof/>
          <w:sz w:val="24"/>
          <w:szCs w:val="24"/>
        </w:rPr>
        <w:t>, '</w:t>
      </w:r>
      <w:r w:rsidR="00427B5D">
        <w:rPr>
          <w:rFonts w:ascii="Times New Roman" w:hAnsi="Times New Roman" w:cs="Times New Roman"/>
          <w:i/>
          <w:noProof/>
          <w:sz w:val="24"/>
          <w:szCs w:val="24"/>
        </w:rPr>
        <w:t xml:space="preserve">teori-Teori Pendidikan Klasik Hingga Kontenporer' </w:t>
      </w:r>
      <w:r w:rsidR="00EF4A1A">
        <w:rPr>
          <w:rFonts w:ascii="Times New Roman" w:hAnsi="Times New Roman" w:cs="Times New Roman"/>
          <w:noProof/>
          <w:sz w:val="24"/>
          <w:szCs w:val="24"/>
        </w:rPr>
        <w:t xml:space="preserve">(Yogyakarta : </w:t>
      </w:r>
      <w:r w:rsidR="00427B5D">
        <w:rPr>
          <w:rFonts w:ascii="Times New Roman" w:hAnsi="Times New Roman" w:cs="Times New Roman"/>
          <w:noProof/>
          <w:sz w:val="24"/>
          <w:szCs w:val="24"/>
        </w:rPr>
        <w:t>IRCiSod, 2017)</w:t>
      </w:r>
    </w:p>
    <w:p w:rsidR="004501A6" w:rsidRDefault="004501A6" w:rsidP="004501A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4961">
        <w:rPr>
          <w:rFonts w:ascii="Times New Roman" w:hAnsi="Times New Roman" w:cs="Times New Roman"/>
          <w:noProof/>
          <w:sz w:val="24"/>
          <w:szCs w:val="24"/>
        </w:rPr>
        <w:t xml:space="preserve">Costu, B., Ayas, A., &amp; Nias, M. (2012). Investigating the effectiveness of a POE-based teaching activity on students ’ understanding of condensation. </w:t>
      </w:r>
      <w:r w:rsidRPr="00184961">
        <w:rPr>
          <w:rFonts w:ascii="Times New Roman" w:hAnsi="Times New Roman" w:cs="Times New Roman"/>
          <w:i/>
          <w:iCs/>
          <w:noProof/>
          <w:sz w:val="24"/>
          <w:szCs w:val="24"/>
        </w:rPr>
        <w:t>Springer Science Bussines Media,</w:t>
      </w:r>
      <w:r w:rsidRPr="0018496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4961">
        <w:rPr>
          <w:rFonts w:ascii="Times New Roman" w:hAnsi="Times New Roman" w:cs="Times New Roman"/>
          <w:i/>
          <w:iCs/>
          <w:noProof/>
          <w:sz w:val="24"/>
          <w:szCs w:val="24"/>
        </w:rPr>
        <w:t>Vol.40</w:t>
      </w:r>
      <w:r w:rsidRPr="00184961">
        <w:rPr>
          <w:rFonts w:ascii="Times New Roman" w:hAnsi="Times New Roman" w:cs="Times New Roman"/>
          <w:noProof/>
          <w:sz w:val="24"/>
          <w:szCs w:val="24"/>
        </w:rPr>
        <w:t>. https://doi.org/10.1007/s11251-011-9169-2</w:t>
      </w:r>
    </w:p>
    <w:p w:rsidR="00A17BD4" w:rsidRDefault="00A17BD4" w:rsidP="00A17B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Diani, Rahma, Yuberti Yuberti, and Shella Syafitri, ‘Uji Effect Size Model Pembelajaran Scramble Dengan Media Video Terhadap Hasil Belajar Fisika Peserta Didik Kelas X MAN 1 Pesisir Barat’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Fisika Al-BiRuNi 05</w:t>
      </w:r>
      <w:r w:rsidRPr="00247479">
        <w:rPr>
          <w:rFonts w:ascii="Times New Roman" w:hAnsi="Times New Roman" w:cs="Times New Roman"/>
          <w:noProof/>
          <w:sz w:val="24"/>
          <w:szCs w:val="24"/>
        </w:rPr>
        <w:t>, 5 (2016)</w:t>
      </w:r>
    </w:p>
    <w:p w:rsidR="00A17BD4" w:rsidRDefault="00A17BD4" w:rsidP="00A17B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Ertikanto, Chandra, ‘Perbandingan Kemampuan Inkuiri Mahasiswa Pendidikan Guru Sekolah Dasar Dalam Perkuliahan Sains’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Fisika Al-Biruni</w:t>
      </w:r>
      <w:r w:rsidRPr="00247479">
        <w:rPr>
          <w:rFonts w:ascii="Times New Roman" w:hAnsi="Times New Roman" w:cs="Times New Roman"/>
          <w:noProof/>
          <w:sz w:val="24"/>
          <w:szCs w:val="24"/>
        </w:rPr>
        <w:t>, 6 (2017)</w:t>
      </w:r>
    </w:p>
    <w:p w:rsidR="003F06CB" w:rsidRDefault="003F06CB" w:rsidP="003F06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Firdaus, Rijal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Konsep Dasar Penilaian</w:t>
      </w: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 (Bandar Lampung: Fakultas Tarbiyah dan </w:t>
      </w:r>
      <w:r w:rsidRPr="00247479">
        <w:rPr>
          <w:rFonts w:ascii="Times New Roman" w:hAnsi="Times New Roman" w:cs="Times New Roman"/>
          <w:noProof/>
          <w:sz w:val="24"/>
          <w:szCs w:val="24"/>
        </w:rPr>
        <w:lastRenderedPageBreak/>
        <w:t>Keguruan IAIN Raden Intan Lampung, 2015)</w:t>
      </w:r>
    </w:p>
    <w:p w:rsidR="00E83CFA" w:rsidRPr="00EF4A1A" w:rsidRDefault="00E83CFA" w:rsidP="003F06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noProof/>
        </w:rPr>
        <w:t xml:space="preserve">Fitriatun atik and Sukanti, ‘Analisis Validitas, Reliabilitas Dan Butir Soal Latihan Ujian Nasional Ekonomi Akuntansi Di MAN Maguwaharjo’, </w:t>
      </w:r>
      <w:r>
        <w:rPr>
          <w:rFonts w:asciiTheme="majorBidi" w:hAnsiTheme="majorBidi" w:cstheme="majorBidi"/>
          <w:i/>
          <w:noProof/>
        </w:rPr>
        <w:t>Jurnal Kajian Pendidikan Akuntansi Indonesia</w:t>
      </w:r>
      <w:r>
        <w:rPr>
          <w:rFonts w:asciiTheme="majorBidi" w:hAnsiTheme="majorBidi" w:cstheme="majorBidi"/>
          <w:noProof/>
        </w:rPr>
        <w:t>, 8 (2016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Fraenkel, Jack R, Norman E Wallen, and Hellen H Hyun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How To Design And Evaluate Research In Educatio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San Francisco: The McGraw-Hill Companies, 2012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Ghaliyah, Sitti, Fauzi Bakri, and Siswoyo, ‘Pengembangan Modul Elektronik Berbasis Model Learning Cycle 7e Pada Pokok Bahasan Fluida Dinamik Untuk Siswa SMA Kelas XI SNF2015-II-</w:t>
      </w:r>
      <w:r w:rsidR="00EF4A1A">
        <w:rPr>
          <w:rFonts w:ascii="Times New Roman" w:hAnsi="Times New Roman" w:cs="Times New Roman"/>
          <w:noProof/>
          <w:sz w:val="24"/>
          <w:szCs w:val="24"/>
        </w:rPr>
        <w:t>149 SNF2015-I-150’, 2015</w:t>
      </w:r>
    </w:p>
    <w:p w:rsidR="004501A6" w:rsidRPr="004501A6" w:rsidRDefault="00F03F9B" w:rsidP="004501A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Giancoli, C Douglas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Fisika Edisi 5 Jilid 1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Penerbit Erlangga, 1999)</w:t>
      </w:r>
    </w:p>
    <w:p w:rsidR="004501A6" w:rsidRPr="002514F9" w:rsidRDefault="004501A6" w:rsidP="004501A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Fitriatun", "given" : "Atik", "non-dropping-particle" : "", "parse-names" : false, "suffix" : "" }, { "dropping-particle" : "", "family" : "Sukanti", "given" : "", "non-dropping-particle" : "", "parse-names" : false, "suffix" : "" } ], "container-title" : "Jurnal Kajian Pendidikan Akuntansi Indonesia", "id" : "ITEM-1", "issued" : { "date-parts" : [ [ "2016" ] ] }, "title" : "Analisis Validitas, Reliabilitas dan Butir Soal Latihan Ujian Nasional Ekonomi Akuntansi di MAN Maguwaharjo", "type" : "article-journal", "volume" : "8" }, "uris" : [ "http://www.mendeley.com/documents/?uuid=6598990a-301b-45ed-a9ac-ae86536d761f" ] } ], "mendeley" : { "formattedCitation" : "Atik Fitriatun and Sukanti, \u2018Analisis Validitas, Reliabilitas Dan Butir Soal Latihan Ujian Nasional Ekonomi Akuntansi Di MAN Maguwaharjo\u2019, &lt;i&gt;Jurnal Kajian Pendidikan Akuntansi Indonesia&lt;/i&gt;, 8 (2016).", "plainTextFormattedCitation" : "Atik Fitriatun and Sukanti, \u2018Analisis Validitas, Reliabilitas Dan Butir Soal Latihan Ujian Nasional Ekonomi Akuntansi Di MAN Maguwaharjo\u2019, Jurnal Kajian Pendidikan Akuntansi Indonesia, 8 (2016).", "previouslyFormattedCitation" : "Atik Fitriatun and Sukanti, \u2018Analisis Validitas, Reliabilitas Dan Butir Soal Latihan Ujian Nasional Ekonomi Akuntansi Di MAN Maguwaharjo\u2019, &lt;i&gt;Jurnal Kajian Pendidikan Akuntansi Indonesia&lt;/i&gt;, 8 (2016)." }, "properties" : { 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Hake R Richard ‘</w:t>
      </w:r>
      <w:r>
        <w:t xml:space="preserve">Relationship of Individual Student Normalized Learning Gains inMechanics with Gender, High-School Physich, and Pretest Scores on Mathematics and SpatialVisualization </w:t>
      </w:r>
      <w:r>
        <w:rPr>
          <w:rFonts w:asciiTheme="majorBidi" w:hAnsiTheme="majorBidi" w:cstheme="majorBidi"/>
          <w:noProof/>
        </w:rPr>
        <w:t xml:space="preserve"> ’, </w:t>
      </w:r>
      <w:r>
        <w:rPr>
          <w:rFonts w:ascii="Times New Roman" w:hAnsi="Times New Roman" w:cs="Times New Roman"/>
          <w:i/>
          <w:noProof/>
          <w:lang w:val="id-ID"/>
        </w:rPr>
        <w:t>Jurnal I</w:t>
      </w:r>
      <w:r>
        <w:rPr>
          <w:rFonts w:ascii="Times New Roman" w:hAnsi="Times New Roman" w:cs="Times New Roman"/>
          <w:i/>
          <w:noProof/>
        </w:rPr>
        <w:t>nternasional indian university</w:t>
      </w:r>
      <w:r>
        <w:rPr>
          <w:rFonts w:ascii="Times New Roman" w:hAnsi="Times New Roman" w:cs="Times New Roman"/>
          <w:noProof/>
          <w:lang w:val="id-ID"/>
        </w:rPr>
        <w:t xml:space="preserve">, </w:t>
      </w:r>
      <w:r>
        <w:rPr>
          <w:rFonts w:ascii="Times New Roman" w:hAnsi="Times New Roman" w:cs="Times New Roman"/>
          <w:noProof/>
        </w:rPr>
        <w:t>1</w:t>
      </w:r>
      <w:r>
        <w:rPr>
          <w:rFonts w:ascii="Times New Roman" w:hAnsi="Times New Roman" w:cs="Times New Roman"/>
          <w:noProof/>
          <w:lang w:val="id-ID"/>
        </w:rPr>
        <w:t>.</w:t>
      </w:r>
      <w:r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  <w:lang w:val="id-ID"/>
        </w:rPr>
        <w:t xml:space="preserve"> (2016),</w:t>
      </w:r>
      <w:r>
        <w:rPr>
          <w:rFonts w:asciiTheme="majorBidi" w:hAnsiTheme="majorBidi" w:cstheme="majorBidi"/>
          <w:noProof/>
        </w:rPr>
        <w:t>,</w:t>
      </w:r>
      <w:r>
        <w:rPr>
          <w:rFonts w:asciiTheme="majorBidi" w:hAnsiTheme="majorBidi" w:cstheme="majorBidi"/>
        </w:rPr>
        <w:fldChar w:fldCharType="end"/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Harsanto, Radno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Pengelolaan Kelas Yang Dinamis (Paradigma Baru Pembelajaran Menuju Kompetensi Siswa)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Yogyakarta: Kanisius, 2007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Hendra, H.Endang, and dkk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Al-Qur.an Qordoba Spesial for Muslimah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Bandung: Cordoba Internasional Indonesia, 2012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Husein, Sadam, Lovy Herayanti, and Gunawan, ‘Pengaruh Penggunaan Multimedia Interaktif Terhadap Penguasaan Konsep Dan Keterampilan Berpikir Kritis Siswa Pada Materi Suhu Dan Kalor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Fisika Dan Teknologi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I (2015)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Irwandani, Sri Latifah, Ardian Asyhari, Muzannur, and Widayanti, ‘Modul Digital Interaktif Berbasis Articulate Studio’13 : Pengembangan Pada Materi Gerak Meli</w:t>
      </w:r>
      <w:r w:rsidR="00EF4A1A">
        <w:rPr>
          <w:rFonts w:ascii="Times New Roman" w:hAnsi="Times New Roman" w:cs="Times New Roman"/>
          <w:noProof/>
          <w:sz w:val="24"/>
          <w:szCs w:val="24"/>
        </w:rPr>
        <w:t xml:space="preserve">ngkar Kelas X’, 6 (2017), </w:t>
      </w:r>
    </w:p>
    <w:p w:rsidR="00EF4A1A" w:rsidRPr="002514F9" w:rsidRDefault="00EF4A1A" w:rsidP="00EF4A1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Karwono, and dkk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 Serta Manfaat Sumber Belajar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14F9">
        <w:rPr>
          <w:rFonts w:ascii="Times New Roman" w:hAnsi="Times New Roman" w:cs="Times New Roman"/>
          <w:noProof/>
          <w:sz w:val="24"/>
          <w:szCs w:val="24"/>
        </w:rPr>
        <w:lastRenderedPageBreak/>
        <w:t>(Depok: PT.Raja Grafindo, 2017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Koestoro, Budi, and dkk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Strategi Penelitian Sosial Dan Pendidik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surabaya: media tama Press, 2006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Made wena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Startegi Pembelajaran Inovatif Kontemporer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Bandung: Satunusa Studio, 2016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Nurmayanti, Fitri, Fauzi Bakri, and Esmar Budi, ‘Pengembangan Modul Elektronik Fisika Dengan Strategi PDEODE Pada Pokok Bahasan Teori Kinetik Gas Untuk Siswa</w:t>
      </w:r>
      <w:r w:rsidR="00EF4A1A">
        <w:rPr>
          <w:rFonts w:ascii="Times New Roman" w:hAnsi="Times New Roman" w:cs="Times New Roman"/>
          <w:noProof/>
          <w:sz w:val="24"/>
          <w:szCs w:val="24"/>
        </w:rPr>
        <w:t xml:space="preserve"> Kelas XI SMA’, 2015, pp. 2013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Nurohman, Sabar, ‘Pengembangan Modul Elektronik Berbasis Bahasa Ingris Menggunakan Ddie-Model Sebagai Alat Bantu Pembelajaran Berbasis Student-Centered Learning Pada Kelass Bertaraf Internasional’, 2011</w:t>
      </w:r>
    </w:p>
    <w:p w:rsidR="004501A6" w:rsidRPr="004501A6" w:rsidRDefault="004501A6" w:rsidP="004501A6">
      <w:pPr>
        <w:ind w:left="426" w:hanging="426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Fitriatun", "given" : "Atik", "non-dropping-particle" : "", "parse-names" : false, "suffix" : "" }, { "dropping-particle" : "", "family" : "Sukanti", "given" : "", "non-dropping-particle" : "", "parse-names" : false, "suffix" : "" } ], "container-title" : "Jurnal Kajian Pendidikan Akuntansi Indonesia", "id" : "ITEM-1", "issued" : { "date-parts" : [ [ "2016" ] ] }, "title" : "Analisis Validitas, Reliabilitas dan Butir Soal Latihan Ujian Nasional Ekonomi Akuntansi di MAN Maguwaharjo", "type" : "article-journal", "volume" : "8" }, "uris" : [ "http://www.mendeley.com/documents/?uuid=6598990a-301b-45ed-a9ac-ae86536d761f" ] } ], "mendeley" : { "formattedCitation" : "Atik Fitriatun and Sukanti, \u2018Analisis Validitas, Reliabilitas Dan Butir Soal Latihan Ujian Nasional Ekonomi Akuntansi Di MAN Maguwaharjo\u2019, &lt;i&gt;Jurnal Kajian Pendidikan Akuntansi Indonesia&lt;/i&gt;, 8 (2016).", "plainTextFormattedCitation" : "Atik Fitriatun and Sukanti, \u2018Analisis Validitas, Reliabilitas Dan Butir Soal Latihan Ujian Nasional Ekonomi Akuntansi Di MAN Maguwaharjo\u2019, Jurnal Kajian Pendidikan Akuntansi Indonesia, 8 (2016).", "previouslyFormattedCitation" : "Atik Fitriatun and Sukanti, \u2018Analisis Validitas, Reliabilitas Dan Butir Soal Latihan Ujian Nasional Ekonomi Akuntansi Di MAN Maguwaharjo\u2019, &lt;i&gt;Jurnal Kajian Pendidikan Akuntansi Indonesia&lt;/i&gt;, 8 (2016)." }, "properties" : { 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Nurul'ain, Trise ‘</w:t>
      </w:r>
      <w:r>
        <w:rPr>
          <w:rFonts w:asciiTheme="majorBidi" w:hAnsiTheme="majorBidi" w:cstheme="majorBidi"/>
        </w:rPr>
        <w:t>’pemamnfaatan visualaisasi video percobaan Grafity Curent untuk meniingkatkan pemahaman konsep fisika pada materi tekanan hidrostatis</w:t>
      </w:r>
      <w:r>
        <w:t xml:space="preserve"> </w:t>
      </w:r>
      <w:r>
        <w:rPr>
          <w:rFonts w:asciiTheme="majorBidi" w:hAnsiTheme="majorBidi" w:cstheme="majorBidi"/>
          <w:noProof/>
        </w:rPr>
        <w:t xml:space="preserve"> ’, </w:t>
      </w:r>
      <w:r>
        <w:rPr>
          <w:rFonts w:ascii="Times New Roman" w:hAnsi="Times New Roman" w:cs="Times New Roman"/>
          <w:i/>
          <w:noProof/>
          <w:lang w:val="id-ID"/>
        </w:rPr>
        <w:t xml:space="preserve">Jurnal </w:t>
      </w:r>
      <w:r>
        <w:rPr>
          <w:rFonts w:ascii="Times New Roman" w:hAnsi="Times New Roman" w:cs="Times New Roman"/>
          <w:i/>
          <w:noProof/>
        </w:rPr>
        <w:t xml:space="preserve">inovasi pendidikan fisika </w:t>
      </w:r>
      <w:r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  <w:lang w:val="id-ID"/>
        </w:rPr>
        <w:t xml:space="preserve"> </w:t>
      </w:r>
      <w:r>
        <w:rPr>
          <w:rFonts w:ascii="Times New Roman" w:hAnsi="Times New Roman" w:cs="Times New Roman"/>
          <w:noProof/>
        </w:rPr>
        <w:t>1</w:t>
      </w:r>
      <w:r>
        <w:rPr>
          <w:rFonts w:ascii="Times New Roman" w:hAnsi="Times New Roman" w:cs="Times New Roman"/>
          <w:noProof/>
          <w:lang w:val="id-ID"/>
        </w:rPr>
        <w:t>.</w:t>
      </w:r>
      <w:r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  <w:lang w:val="id-ID"/>
        </w:rPr>
        <w:t xml:space="preserve"> (201</w:t>
      </w:r>
      <w:r>
        <w:rPr>
          <w:rFonts w:ascii="Times New Roman" w:hAnsi="Times New Roman" w:cs="Times New Roman"/>
          <w:noProof/>
        </w:rPr>
        <w:t>3</w:t>
      </w:r>
      <w:r>
        <w:rPr>
          <w:rFonts w:ascii="Times New Roman" w:hAnsi="Times New Roman" w:cs="Times New Roman"/>
          <w:noProof/>
          <w:lang w:val="id-ID"/>
        </w:rPr>
        <w:t>),</w:t>
      </w:r>
      <w:r>
        <w:rPr>
          <w:rFonts w:asciiTheme="majorBidi" w:hAnsiTheme="majorBidi" w:cstheme="majorBidi"/>
          <w:noProof/>
        </w:rPr>
        <w:t>,</w:t>
      </w:r>
      <w:r>
        <w:rPr>
          <w:rFonts w:asciiTheme="majorBidi" w:hAnsiTheme="majorBidi" w:cstheme="majorBidi"/>
        </w:rPr>
        <w:fldChar w:fldCharType="end"/>
      </w:r>
    </w:p>
    <w:p w:rsidR="003F06CB" w:rsidRPr="002514F9" w:rsidRDefault="003F06C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</w:rPr>
        <w:t xml:space="preserve">Novelia, rahimah, and Fachrudin </w:t>
      </w:r>
      <w:r>
        <w:rPr>
          <w:rFonts w:ascii="Times New Roman" w:hAnsi="Times New Roman" w:cs="Times New Roman"/>
          <w:noProof/>
          <w:lang w:val="id-ID"/>
        </w:rPr>
        <w:t>, ‘Pen</w:t>
      </w:r>
      <w:r>
        <w:rPr>
          <w:rFonts w:ascii="Times New Roman" w:hAnsi="Times New Roman" w:cs="Times New Roman"/>
          <w:noProof/>
        </w:rPr>
        <w:t>erapan Model Model Mastery Learning Berbantu LKPDUntuk Meningkatkan Hasil Belajar Matematika Peserta Didik Dikelas VII 4 SMP Negeri 4 Kota Bengkulu</w:t>
      </w:r>
      <w:r w:rsidRPr="0053063F">
        <w:rPr>
          <w:rFonts w:ascii="Times New Roman" w:hAnsi="Times New Roman" w:cs="Times New Roman"/>
          <w:noProof/>
          <w:lang w:val="id-ID"/>
        </w:rPr>
        <w:t xml:space="preserve">’, </w:t>
      </w:r>
      <w:r>
        <w:rPr>
          <w:rFonts w:ascii="Times New Roman" w:hAnsi="Times New Roman" w:cs="Times New Roman"/>
          <w:i/>
          <w:noProof/>
          <w:lang w:val="id-ID"/>
        </w:rPr>
        <w:t xml:space="preserve">Jurnal </w:t>
      </w:r>
      <w:r>
        <w:rPr>
          <w:rFonts w:ascii="Times New Roman" w:hAnsi="Times New Roman" w:cs="Times New Roman"/>
          <w:i/>
          <w:noProof/>
        </w:rPr>
        <w:t>Penelitian Pembelajaran Matematika Sekolah(JP2MS)</w:t>
      </w:r>
      <w:r>
        <w:rPr>
          <w:rFonts w:ascii="Times New Roman" w:hAnsi="Times New Roman" w:cs="Times New Roman"/>
          <w:noProof/>
          <w:lang w:val="id-ID"/>
        </w:rPr>
        <w:t xml:space="preserve">, </w:t>
      </w:r>
      <w:r>
        <w:rPr>
          <w:rFonts w:ascii="Times New Roman" w:hAnsi="Times New Roman" w:cs="Times New Roman"/>
          <w:noProof/>
        </w:rPr>
        <w:t>1</w:t>
      </w:r>
      <w:r>
        <w:rPr>
          <w:rFonts w:ascii="Times New Roman" w:hAnsi="Times New Roman" w:cs="Times New Roman"/>
          <w:noProof/>
          <w:lang w:val="id-ID"/>
        </w:rPr>
        <w:t>.1 (</w:t>
      </w:r>
      <w:r>
        <w:rPr>
          <w:rFonts w:ascii="Times New Roman" w:hAnsi="Times New Roman" w:cs="Times New Roman"/>
          <w:noProof/>
        </w:rPr>
        <w:t>2017</w:t>
      </w:r>
      <w:r w:rsidRPr="0053063F">
        <w:rPr>
          <w:rFonts w:ascii="Times New Roman" w:hAnsi="Times New Roman" w:cs="Times New Roman"/>
          <w:noProof/>
          <w:lang w:val="id-ID"/>
        </w:rPr>
        <w:t>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Nyoman, Ni, Lisna Handayani, Nyoman Dantes, and I Wayan Suastra, ‘Pengaruh Model Pembelajaran Mandiri Terhadap Kemandirian Belajar Dan Prestasi Belajar IPA Siswa Kelas VIII SMP N 3 Singaraja E-Journal Program Pascasarjana Universitas Pendidikan Ganesha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E-Journal Program Pascasarjana Universitas Pendidikan Ganesha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3 (2013)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Theme="majorBidi" w:hAnsiTheme="majorBidi" w:cstheme="majorBidi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Pinilih, Fitria Wahyu, Mohammad Masykuri, and Suparmi, ‘Pengembangan Modul Eleektronik Fisika Berbassis Saling Temas Materi Pemanasan Global Untuk Siswa SMA/MA Kelass XI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Inkuiri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5 (2016)</w:t>
      </w:r>
      <w:r w:rsidR="00A17BD4" w:rsidRPr="00A17BD4">
        <w:rPr>
          <w:rFonts w:asciiTheme="majorBidi" w:hAnsiTheme="majorBidi" w:cstheme="majorBidi"/>
        </w:rPr>
        <w:t xml:space="preserve"> </w:t>
      </w:r>
      <w:r w:rsidR="00A17BD4">
        <w:rPr>
          <w:rFonts w:asciiTheme="majorBidi" w:hAnsiTheme="majorBidi" w:cstheme="majorBidi"/>
        </w:rPr>
        <w:fldChar w:fldCharType="begin" w:fldLock="1"/>
      </w:r>
      <w:r w:rsidR="00A17BD4">
        <w:rPr>
          <w:rFonts w:asciiTheme="majorBidi" w:hAnsiTheme="majorBidi" w:cstheme="majorBidi"/>
        </w:rPr>
        <w:instrText>ADDIN CSL_CITATION { "citationItems" : [ { "id" : "ITEM-1", "itemData" : { "author" : [ { "dropping-particle" : "", "family" : "Fitriatun", "given" : "Atik", "non-dropping-particle" : "", "parse-names" : false, "suffix" : "" }, { "dropping-particle" : "", "family" : "Sukanti", "given" : "", "non-dropping-particle" : "", "parse-names" : false, "suffix" : "" } ], "container-title" : "Jurnal Kajian Pendidikan Akuntansi Indonesia", "id" : "ITEM-1", "issued" : { "date-parts" : [ [ "2016" ] ] }, "title" : "Analisis Validitas, Reliabilitas dan Butir Soal Latihan Ujian Nasional Ekonomi Akuntansi di MAN Maguwaharjo", "type" : "article-journal", "volume" : "8" }, "uris" : [ "http://www.mendeley.com/documents/?uuid=6598990a-301b-45ed-a9ac-ae86536d761f" ] } ], "mendeley" : { "formattedCitation" : "Atik Fitriatun and Sukanti, \u2018Analisis Validitas, Reliabilitas Dan Butir Soal Latihan Ujian Nasional Ekonomi Akuntansi Di MAN Maguwaharjo\u2019, &lt;i&gt;Jurnal Kajian Pendidikan Akuntansi Indonesia&lt;/i&gt;, 8 (2016).", "plainTextFormattedCitation" : "Atik Fitriatun and Sukanti, \u2018Analisis Validitas, Reliabilitas Dan Butir Soal Latihan Ujian Nasional Ekonomi Akuntansi Di MAN Maguwaharjo\u2019, Jurnal Kajian Pendidikan Akuntansi Indonesia, 8 (2016).", "previouslyFormattedCitation" : "Atik Fitriatun and Sukanti, \u2018Analisis Validitas, Reliabilitas Dan Butir Soal Latihan Ujian Nasional Ekonomi Akuntansi Di MAN Maguwaharjo\u2019, &lt;i&gt;Jurnal Kajian Pendidikan Akuntansi Indonesia&lt;/i&gt;, 8 (2016)." }, "properties" : {  }, "schema" : "https://github.com/citation-style-language/schema/raw/master/csl-citation.json" }</w:instrText>
      </w:r>
      <w:r w:rsidR="00A17BD4">
        <w:rPr>
          <w:rFonts w:asciiTheme="majorBidi" w:hAnsiTheme="majorBidi" w:cstheme="majorBidi"/>
        </w:rPr>
        <w:fldChar w:fldCharType="separate"/>
      </w:r>
      <w:r w:rsidR="00A17BD4" w:rsidRPr="008253C0">
        <w:rPr>
          <w:rFonts w:ascii="Times New Roman" w:hAnsi="Times New Roman" w:cs="Times New Roman"/>
          <w:noProof/>
        </w:rPr>
        <w:t xml:space="preserve"> </w:t>
      </w:r>
      <w:r w:rsidR="00A17BD4">
        <w:rPr>
          <w:rFonts w:ascii="Times New Roman" w:hAnsi="Times New Roman" w:cs="Times New Roman"/>
          <w:noProof/>
        </w:rPr>
        <w:t>Didik dwi Prasetia</w:t>
      </w:r>
      <w:r w:rsidR="00A17BD4">
        <w:rPr>
          <w:rFonts w:asciiTheme="majorBidi" w:hAnsiTheme="majorBidi" w:cstheme="majorBidi"/>
          <w:noProof/>
        </w:rPr>
        <w:t xml:space="preserve"> , ‘</w:t>
      </w:r>
      <w:r w:rsidR="00A17BD4">
        <w:rPr>
          <w:rFonts w:ascii="Times New Roman" w:hAnsi="Times New Roman" w:cs="Times New Roman"/>
          <w:noProof/>
        </w:rPr>
        <w:t>Kesiapan Pembelajaran Berbassis Buku Digital</w:t>
      </w:r>
      <w:r w:rsidR="00A17BD4">
        <w:rPr>
          <w:rFonts w:asciiTheme="majorBidi" w:hAnsiTheme="majorBidi" w:cstheme="majorBidi"/>
          <w:noProof/>
        </w:rPr>
        <w:t>’,</w:t>
      </w:r>
      <w:r w:rsidR="00A17BD4" w:rsidRPr="008253C0">
        <w:rPr>
          <w:rFonts w:ascii="Times New Roman" w:hAnsi="Times New Roman" w:cs="Times New Roman"/>
          <w:i/>
          <w:noProof/>
          <w:lang w:val="id-ID"/>
        </w:rPr>
        <w:t xml:space="preserve"> </w:t>
      </w:r>
      <w:r w:rsidR="00A17BD4">
        <w:rPr>
          <w:rFonts w:ascii="Times New Roman" w:hAnsi="Times New Roman" w:cs="Times New Roman"/>
          <w:i/>
          <w:noProof/>
          <w:lang w:val="id-ID"/>
        </w:rPr>
        <w:t>Ju</w:t>
      </w:r>
      <w:r w:rsidR="00A17BD4">
        <w:rPr>
          <w:rFonts w:ascii="Times New Roman" w:hAnsi="Times New Roman" w:cs="Times New Roman"/>
          <w:i/>
          <w:noProof/>
        </w:rPr>
        <w:t>rnal TEKNO</w:t>
      </w:r>
      <w:r w:rsidR="00A17BD4">
        <w:rPr>
          <w:rFonts w:asciiTheme="majorBidi" w:hAnsiTheme="majorBidi" w:cstheme="majorBidi"/>
          <w:noProof/>
        </w:rPr>
        <w:t xml:space="preserve"> , 24.2 (2015).</w:t>
      </w:r>
      <w:r w:rsidR="00A17BD4">
        <w:rPr>
          <w:rFonts w:asciiTheme="majorBidi" w:hAnsiTheme="majorBidi" w:cstheme="majorBidi"/>
        </w:rPr>
        <w:fldChar w:fldCharType="end"/>
      </w:r>
    </w:p>
    <w:p w:rsidR="00A17BD4" w:rsidRPr="002514F9" w:rsidRDefault="00A17BD4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</w:rPr>
        <w:lastRenderedPageBreak/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Fitriatun", "given" : "Atik", "non-dropping-particle" : "", "parse-names" : false, "suffix" : "" }, { "dropping-particle" : "", "family" : "Sukanti", "given" : "", "non-dropping-particle" : "", "parse-names" : false, "suffix" : "" } ], "container-title" : "Jurnal Kajian Pendidikan Akuntansi Indonesia", "id" : "ITEM-1", "issued" : { "date-parts" : [ [ "2016" ] ] }, "title" : "Analisis Validitas, Reliabilitas dan Butir Soal Latihan Ujian Nasional Ekonomi Akuntansi di MAN Maguwaharjo", "type" : "article-journal", "volume" : "8" }, "uris" : [ "http://www.mendeley.com/documents/?uuid=6598990a-301b-45ed-a9ac-ae86536d761f" ] } ], "mendeley" : { "formattedCitation" : "Atik Fitriatun and Sukanti, \u2018Analisis Validitas, Reliabilitas Dan Butir Soal Latihan Ujian Nasional Ekonomi Akuntansi Di MAN Maguwaharjo\u2019, &lt;i&gt;Jurnal Kajian Pendidikan Akuntansi Indonesia&lt;/i&gt;, 8 (2016).", "plainTextFormattedCitation" : "Atik Fitriatun and Sukanti, \u2018Analisis Validitas, Reliabilitas Dan Butir Soal Latihan Ujian Nasional Ekonomi Akuntansi Di MAN Maguwaharjo\u2019, Jurnal Kajian Pendidikan Akuntansi Indonesia, 8 (2016).", "previouslyFormattedCitation" : "Atik Fitriatun and Sukanti, \u2018Analisis Validitas, Reliabilitas Dan Butir Soal Latihan Ujian Nasional Ekonomi Akuntansi Di MAN Maguwaharjo\u2019, &lt;i&gt;Jurnal Kajian Pendidikan Akuntansi Indonesia&lt;/i&gt;, 8 (2016)." }, "properties" : { 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 w:rsidRPr="008253C0">
        <w:rPr>
          <w:rFonts w:ascii="Times New Roman" w:hAnsi="Times New Roman" w:cs="Times New Roman"/>
          <w:noProof/>
        </w:rPr>
        <w:t xml:space="preserve"> </w:t>
      </w:r>
      <w:r>
        <w:rPr>
          <w:rFonts w:ascii="Times New Roman" w:hAnsi="Times New Roman" w:cs="Times New Roman"/>
          <w:noProof/>
        </w:rPr>
        <w:t>Prasetia</w:t>
      </w:r>
      <w:r>
        <w:rPr>
          <w:rFonts w:asciiTheme="majorBidi" w:hAnsiTheme="majorBidi" w:cstheme="majorBidi"/>
          <w:noProof/>
        </w:rPr>
        <w:t>, Didik, ‘</w:t>
      </w:r>
      <w:r>
        <w:rPr>
          <w:rFonts w:ascii="Times New Roman" w:hAnsi="Times New Roman" w:cs="Times New Roman"/>
          <w:noProof/>
        </w:rPr>
        <w:t>Kesiapan Pembelajaran Berbassis Buku Digital</w:t>
      </w:r>
      <w:r>
        <w:rPr>
          <w:rFonts w:asciiTheme="majorBidi" w:hAnsiTheme="majorBidi" w:cstheme="majorBidi"/>
          <w:noProof/>
        </w:rPr>
        <w:t>’,</w:t>
      </w:r>
      <w:r w:rsidRPr="008253C0">
        <w:rPr>
          <w:rFonts w:ascii="Times New Roman" w:hAnsi="Times New Roman" w:cs="Times New Roman"/>
          <w:i/>
          <w:noProof/>
          <w:lang w:val="id-ID"/>
        </w:rPr>
        <w:t xml:space="preserve"> </w:t>
      </w:r>
      <w:r>
        <w:rPr>
          <w:rFonts w:ascii="Times New Roman" w:hAnsi="Times New Roman" w:cs="Times New Roman"/>
          <w:i/>
          <w:noProof/>
          <w:lang w:val="id-ID"/>
        </w:rPr>
        <w:t>Ju</w:t>
      </w:r>
      <w:r>
        <w:rPr>
          <w:rFonts w:ascii="Times New Roman" w:hAnsi="Times New Roman" w:cs="Times New Roman"/>
          <w:i/>
          <w:noProof/>
        </w:rPr>
        <w:t>rnal TEKNO</w:t>
      </w:r>
      <w:r>
        <w:rPr>
          <w:rFonts w:asciiTheme="majorBidi" w:hAnsiTheme="majorBidi" w:cstheme="majorBidi"/>
          <w:noProof/>
        </w:rPr>
        <w:t xml:space="preserve"> , 24.2 (2015).</w:t>
      </w:r>
      <w:r>
        <w:rPr>
          <w:rFonts w:asciiTheme="majorBidi" w:hAnsiTheme="majorBidi" w:cstheme="majorBidi"/>
        </w:rPr>
        <w:fldChar w:fldCharType="end"/>
      </w:r>
    </w:p>
    <w:p w:rsidR="00EF4A1A" w:rsidRPr="002514F9" w:rsidRDefault="00EF4A1A" w:rsidP="00EF4A1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Rusman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Model-Model Pembelajaran Mengembangkan Profesional Guru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PT.Raja Grafindo, 2010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, Margono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Metodelogi Penelitian Pendidik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Rineka Cipta, 2000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anjaya, Wina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Penelitian Pendidikan: Jenis, Metode Dan Prosedur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Pertama (Jakarta: Kencana, 2017)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aregar, Antomi, ‘Pembelajaran Pengantar Fisika Kuantum Dengan Memanfaatkan Media Phet Simulation Dan Lkm Melalui Pendekatan Saintifik: Dampak Pada Minat Dan Penguasaan Konsep Mahasiswa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Fisika Al-BiRuNi</w:t>
      </w:r>
      <w:r w:rsidR="00EF4A1A">
        <w:rPr>
          <w:rFonts w:ascii="Times New Roman" w:hAnsi="Times New Roman" w:cs="Times New Roman"/>
          <w:noProof/>
          <w:sz w:val="24"/>
          <w:szCs w:val="24"/>
        </w:rPr>
        <w:t xml:space="preserve">, 5 (2016), </w:t>
      </w:r>
    </w:p>
    <w:p w:rsidR="00E83CFA" w:rsidRDefault="00E83CFA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Fitriatun", "given" : "Atik", "non-dropping-particle" : "", "parse-names" : false, "suffix" : "" }, { "dropping-particle" : "", "family" : "Sukanti", "given" : "", "non-dropping-particle" : "", "parse-names" : false, "suffix" : "" } ], "container-title" : "Jurnal Kajian Pendidikan Akuntansi Indonesia", "id" : "ITEM-1", "issued" : { "date-parts" : [ [ "2016" ] ] }, "title" : "Analisis Validitas, Reliabilitas dan Butir Soal Latihan Ujian Nasional Ekonomi Akuntansi di MAN Maguwaharjo", "type" : "article-journal", "volume" : "8" }, "uris" : [ "http://www.mendeley.com/documents/?uuid=6598990a-301b-45ed-a9ac-ae86536d761f" ] } ], "mendeley" : { "formattedCitation" : "Atik Fitriatun and Sukanti, \u2018Analisis Validitas, Reliabilitas Dan Butir Soal Latihan Ujian Nasional Ekonomi Akuntansi Di MAN Maguwaharjo\u2019, &lt;i&gt;Jurnal Kajian Pendidikan Akuntansi Indonesia&lt;/i&gt;, 8 (2016).", "plainTextFormattedCitation" : "Atik Fitriatun and Sukanti, \u2018Analisis Validitas, Reliabilitas Dan Butir Soal Latihan Ujian Nasional Ekonomi Akuntansi Di MAN Maguwaharjo\u2019, Jurnal Kajian Pendidikan Akuntansi Indonesia, 8 (2016).", "previouslyFormattedCitation" : "Atik Fitriatun and Sukanti, \u2018Analisis Validitas, Reliabilitas Dan Butir Soal Latihan Ujian Nasional Ekonomi Akuntansi Di MAN Maguwaharjo\u2019, &lt;i&gt;Jurnal Kajian Pendidikan Akuntansi Indonesia&lt;/i&gt;, 8 (2016)." }, "properties" : { 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Saregar Antomi, and other ‘</w:t>
      </w:r>
      <w:r w:rsidRPr="00E83CFA">
        <w:rPr>
          <w:rFonts w:asciiTheme="majorBidi" w:hAnsiTheme="majorBidi" w:cstheme="majorBidi"/>
        </w:rPr>
        <w:t>The Effectiviness of Model Learning Cups : Impact on The Higher Order Thinking Skill Students at Madrasah Aliyah Mathla’ul Anwar Gisting Lampung</w:t>
      </w:r>
      <w:r w:rsidRPr="00E83CFA">
        <w:rPr>
          <w:rFonts w:asciiTheme="majorBidi" w:hAnsiTheme="majorBidi" w:cstheme="majorBidi"/>
          <w:noProof/>
        </w:rPr>
        <w:t xml:space="preserve"> ’, </w:t>
      </w:r>
      <w:r w:rsidRPr="00E83CFA">
        <w:rPr>
          <w:rFonts w:asciiTheme="majorBidi" w:hAnsiTheme="majorBidi" w:cstheme="majorBidi"/>
          <w:i/>
          <w:noProof/>
          <w:lang w:val="id-ID"/>
        </w:rPr>
        <w:t>Jurnal Ilmiah Pendidikan F</w:t>
      </w:r>
      <w:r w:rsidRPr="00241D34">
        <w:rPr>
          <w:rFonts w:ascii="Times New Roman" w:hAnsi="Times New Roman" w:cs="Times New Roman"/>
          <w:i/>
          <w:noProof/>
          <w:lang w:val="id-ID"/>
        </w:rPr>
        <w:t>isika Al-BiRuNi</w:t>
      </w:r>
      <w:r>
        <w:rPr>
          <w:rFonts w:ascii="Times New Roman" w:hAnsi="Times New Roman" w:cs="Times New Roman"/>
          <w:noProof/>
          <w:lang w:val="id-ID"/>
        </w:rPr>
        <w:t>, 5.</w:t>
      </w:r>
      <w:r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  <w:lang w:val="id-ID"/>
        </w:rPr>
        <w:t xml:space="preserve"> (2016),</w:t>
      </w:r>
      <w:r>
        <w:rPr>
          <w:rFonts w:asciiTheme="majorBidi" w:hAnsiTheme="majorBidi" w:cstheme="majorBidi"/>
          <w:noProof/>
        </w:rPr>
        <w:t>, 8 (2016).</w:t>
      </w:r>
      <w:r>
        <w:rPr>
          <w:rFonts w:asciiTheme="majorBidi" w:hAnsiTheme="majorBidi" w:cstheme="majorBidi"/>
        </w:rPr>
        <w:fldChar w:fldCharType="end"/>
      </w:r>
    </w:p>
    <w:p w:rsidR="00A17BD4" w:rsidRPr="002514F9" w:rsidRDefault="00A17BD4" w:rsidP="00A17B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Saregar, Antomi, Rahma Diani, and Ridho Kholid, ‘Efektivitas Penerapan Model Pembelajaran ATI (Aptitude Treatment Interaction) Dan Model Pembelajaran TAI (Team Assisted Individualy) : Dampak Terhadap Hasil Belajar Fisika Siswa’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Fisika Dan Keilmuan</w:t>
      </w:r>
      <w:r w:rsidRPr="00247479">
        <w:rPr>
          <w:rFonts w:ascii="Times New Roman" w:hAnsi="Times New Roman" w:cs="Times New Roman"/>
          <w:noProof/>
          <w:sz w:val="24"/>
          <w:szCs w:val="24"/>
        </w:rPr>
        <w:t>, 3 (2017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>Setyawati, Sri Panca, ‘Keefektifan Model Pembelajaran Inquiry Based Learning Untuk Meningkatkan Self Directed Learning Mahasiswa’, 2015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etyosari, Prof.Dr.H.Punaji Setyosari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Dan Pengembang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Kencana, 2015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imamora, Fince Grasella, Chandra Ertikanto, and Ismu Wahyudi, ‘Pengaruh Penggunaan Modul Pembelajaran Berbasis LCDS Terhadap Hasil Belajar Siswa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Pembelajaran Fisika Universitas Lampung</w:t>
      </w:r>
      <w:r w:rsidR="00EF4A1A">
        <w:rPr>
          <w:rFonts w:ascii="Times New Roman" w:hAnsi="Times New Roman" w:cs="Times New Roman"/>
          <w:noProof/>
          <w:sz w:val="24"/>
          <w:szCs w:val="24"/>
        </w:rPr>
        <w:t xml:space="preserve">, 5 (2017), </w:t>
      </w:r>
    </w:p>
    <w:p w:rsidR="00F03F9B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udijono, Anas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Pengantar Evaluasi Pendidik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PT.Raja Grafindo, 2008)</w:t>
      </w:r>
    </w:p>
    <w:p w:rsidR="00A17BD4" w:rsidRPr="002514F9" w:rsidRDefault="00A17BD4" w:rsidP="00A17BD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4BF2">
        <w:rPr>
          <w:rFonts w:ascii="Times New Roman" w:hAnsi="Times New Roman"/>
        </w:rPr>
        <w:lastRenderedPageBreak/>
        <w:fldChar w:fldCharType="begin" w:fldLock="1"/>
      </w:r>
      <w:r w:rsidRPr="00F84BF2">
        <w:rPr>
          <w:rFonts w:ascii="Times New Roman" w:hAnsi="Times New Roman"/>
        </w:rPr>
        <w:instrText>ADDIN CSL_CITATION { "citationItems" : [ { "id" : "ITEM-1", "itemData" : { "author" : [ { "dropping-particle" : "", "family" : "Sudiatmika", "given" : "A.A Istri Rai", "non-dropping-particle" : "", "parse-names" : false, "suffix" : "" } ], "container-title" : "Repository Perpustakaan Kemendikbud", "id" : "ITEM-1", "issued" : { "date-parts" : [ [ "2018" ] ] }, "title" : "Development Of Scientific Literacy Instrument Test For Junior High School Student In The Context Of Balinese Culture", "type" : "article-journal" }, "uris" : [ "http://www.mendeley.com/documents/?uuid=9391e1e5-e67f-4283-941f-67166efa3d7b" ] } ], "mendeley" : { "formattedCitation" : "A.A Istri Rai Sudiatmika, \u2018Development Of Scientific Literacy Instrument Test For Junior High School Student In The Context Of Balinese Culture\u2019, &lt;i&gt;Repository Perpustakaan Kemendikbud&lt;/i&gt;, 2018.", "plainTextFormattedCitation" : "A.A Istri Rai Sudiatmika, \u2018Development Of Scientific Literacy Instrument Test For Junior High School Student In The Context Of Balinese Culture\u2019, Repository Perpustakaan Kemendikbud, 2018.", "previouslyFormattedCitation" : "A.A Istri Rai Sudiatmika, \u2018Development Of Scientific Literacy Instrument Test For Junior High School Student In The Context Of Balinese Culture\u2019, &lt;i&gt;Repository Perpustakaan Kemendikbud&lt;/i&gt;, 2018." }, "properties" : {  }, "schema" : "https://github.com/citation-style-language/schema/raw/master/csl-citation.json" }</w:instrText>
      </w:r>
      <w:r w:rsidRPr="00F84BF2">
        <w:rPr>
          <w:rFonts w:ascii="Times New Roman" w:hAnsi="Times New Roman"/>
        </w:rPr>
        <w:fldChar w:fldCharType="separate"/>
      </w:r>
      <w:r w:rsidRPr="00F84BF2">
        <w:rPr>
          <w:rFonts w:ascii="Times New Roman" w:hAnsi="Times New Roman"/>
          <w:noProof/>
        </w:rPr>
        <w:t xml:space="preserve"> Sudiatmika, ‘Development Of Scientific Literacy Instrument Test For Junior High School Student In The Context Of Balinese Culture’, </w:t>
      </w:r>
      <w:r w:rsidRPr="00F84BF2">
        <w:rPr>
          <w:rFonts w:ascii="Times New Roman" w:hAnsi="Times New Roman"/>
          <w:i/>
          <w:noProof/>
        </w:rPr>
        <w:t>Repository Perpustakaan Kemendikbud</w:t>
      </w:r>
      <w:r w:rsidRPr="00F84BF2">
        <w:rPr>
          <w:rFonts w:ascii="Times New Roman" w:hAnsi="Times New Roman"/>
          <w:noProof/>
        </w:rPr>
        <w:t>, 2018.</w:t>
      </w:r>
      <w:r w:rsidRPr="00F84BF2">
        <w:rPr>
          <w:rFonts w:ascii="Times New Roman" w:hAnsi="Times New Roman"/>
        </w:rPr>
        <w:fldChar w:fldCharType="end"/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ugianto, Dony, Ade Gafar Abdullah, Siscka Elvyanti, and Yuda Muladi, ‘Modul Virtual : Multimedia FLIPBOOK Dasar Teknik Digital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INVOTEC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IX (2013), 101–16</w:t>
      </w:r>
    </w:p>
    <w:p w:rsidR="00E83CFA" w:rsidRDefault="00F03F9B" w:rsidP="00E83CF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ugiono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Bandung: Alfa-Beta, 2014)</w:t>
      </w:r>
    </w:p>
    <w:p w:rsidR="00A17BD4" w:rsidRPr="002514F9" w:rsidRDefault="00A17BD4" w:rsidP="00A17B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7479">
        <w:rPr>
          <w:rFonts w:ascii="Times New Roman" w:hAnsi="Times New Roman" w:cs="Times New Roman"/>
          <w:noProof/>
          <w:sz w:val="24"/>
          <w:szCs w:val="24"/>
        </w:rPr>
        <w:t xml:space="preserve">Sunaryo, Yoni, ‘Pengukuran Self Efficacy Siswa Dalam Pembelajaran Matematika Di MTs N 2 Ciamis’, </w:t>
      </w:r>
      <w:r w:rsidRPr="00247479">
        <w:rPr>
          <w:rFonts w:ascii="Times New Roman" w:hAnsi="Times New Roman" w:cs="Times New Roman"/>
          <w:i/>
          <w:iCs/>
          <w:noProof/>
          <w:sz w:val="24"/>
          <w:szCs w:val="24"/>
        </w:rPr>
        <w:t>Jurnal Teori Dan Riset Matematika (TEOREMA)</w:t>
      </w:r>
      <w:r w:rsidRPr="00247479">
        <w:rPr>
          <w:rFonts w:ascii="Times New Roman" w:hAnsi="Times New Roman" w:cs="Times New Roman"/>
          <w:noProof/>
          <w:sz w:val="24"/>
          <w:szCs w:val="24"/>
        </w:rPr>
        <w:t>, 1 (2017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Suyoso, and Sabar Nurohman, ‘Pengembangan Modul Elektronik Berbasis WEB Format Mobile Version Sebagai Media Pembelajaran Fisika Dapat Diakses Melalui Smartphone Platform Android’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Jurnal Kependidikan Penelitian Inovasi Pembelajaran</w:t>
      </w:r>
      <w:r w:rsidRPr="002514F9">
        <w:rPr>
          <w:rFonts w:ascii="Times New Roman" w:hAnsi="Times New Roman" w:cs="Times New Roman"/>
          <w:noProof/>
          <w:sz w:val="24"/>
          <w:szCs w:val="24"/>
        </w:rPr>
        <w:t>, 44 (1983)</w:t>
      </w:r>
    </w:p>
    <w:p w:rsidR="00A17BD4" w:rsidRPr="002514F9" w:rsidRDefault="00F03F9B" w:rsidP="00A17BD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Young, and Freedman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Fisika Universitas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Jakarta: Penerbit Erlangga, 2001)</w:t>
      </w:r>
    </w:p>
    <w:p w:rsidR="00F03F9B" w:rsidRPr="002514F9" w:rsidRDefault="00F03F9B" w:rsidP="00F03F9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Yuberti, and Antomi Saregar, </w:t>
      </w:r>
      <w:r w:rsidRPr="002514F9">
        <w:rPr>
          <w:rFonts w:ascii="Times New Roman" w:hAnsi="Times New Roman" w:cs="Times New Roman"/>
          <w:i/>
          <w:iCs/>
          <w:noProof/>
          <w:sz w:val="24"/>
          <w:szCs w:val="24"/>
        </w:rPr>
        <w:t>Pengantar Metodologi Penelitian Pendidikan Matematika Dan Sains</w:t>
      </w:r>
      <w:r w:rsidRPr="002514F9">
        <w:rPr>
          <w:rFonts w:ascii="Times New Roman" w:hAnsi="Times New Roman" w:cs="Times New Roman"/>
          <w:noProof/>
          <w:sz w:val="24"/>
          <w:szCs w:val="24"/>
        </w:rPr>
        <w:t xml:space="preserve"> (Bandar Lampung: Aura, 2017)</w:t>
      </w:r>
    </w:p>
    <w:p w:rsidR="00185D0C" w:rsidRDefault="00F03F9B" w:rsidP="00A17BD4">
      <w:pPr>
        <w:spacing w:line="360" w:lineRule="auto"/>
        <w:jc w:val="both"/>
      </w:pPr>
      <w:r w:rsidRPr="002514F9">
        <w:rPr>
          <w:rFonts w:ascii="Times New Roman" w:hAnsi="Times New Roman" w:cs="Times New Roman"/>
          <w:sz w:val="24"/>
          <w:szCs w:val="24"/>
        </w:rPr>
        <w:fldChar w:fldCharType="end"/>
      </w:r>
    </w:p>
    <w:p w:rsidR="00185D0C" w:rsidRPr="00185D0C" w:rsidRDefault="00185D0C" w:rsidP="00185D0C"/>
    <w:p w:rsidR="00185D0C" w:rsidRPr="00185D0C" w:rsidRDefault="00185D0C" w:rsidP="00185D0C"/>
    <w:p w:rsidR="00185D0C" w:rsidRPr="00185D0C" w:rsidRDefault="00185D0C" w:rsidP="00185D0C"/>
    <w:p w:rsidR="00185D0C" w:rsidRPr="00185D0C" w:rsidRDefault="00185D0C" w:rsidP="00185D0C"/>
    <w:p w:rsidR="00185D0C" w:rsidRDefault="00185D0C" w:rsidP="00185D0C"/>
    <w:p w:rsidR="00BF30A4" w:rsidRPr="00185D0C" w:rsidRDefault="00185D0C" w:rsidP="00185D0C">
      <w:pPr>
        <w:tabs>
          <w:tab w:val="left" w:pos="2715"/>
        </w:tabs>
      </w:pPr>
      <w:r>
        <w:tab/>
      </w:r>
    </w:p>
    <w:sectPr w:rsidR="00BF30A4" w:rsidRPr="00185D0C" w:rsidSect="00A57026">
      <w:headerReference w:type="default" r:id="rId7"/>
      <w:pgSz w:w="12191" w:h="15876"/>
      <w:pgMar w:top="2268" w:right="1701" w:bottom="1701" w:left="2268" w:header="709" w:footer="709" w:gutter="0"/>
      <w:pgNumType w:start="12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D620A" w:rsidRDefault="009D620A">
      <w:pPr>
        <w:spacing w:after="0" w:line="240" w:lineRule="auto"/>
      </w:pPr>
      <w:r>
        <w:separator/>
      </w:r>
    </w:p>
  </w:endnote>
  <w:endnote w:type="continuationSeparator" w:id="0">
    <w:p w:rsidR="009D620A" w:rsidRDefault="009D62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D620A" w:rsidRDefault="009D620A">
      <w:pPr>
        <w:spacing w:after="0" w:line="240" w:lineRule="auto"/>
      </w:pPr>
      <w:r>
        <w:separator/>
      </w:r>
    </w:p>
  </w:footnote>
  <w:footnote w:type="continuationSeparator" w:id="0">
    <w:p w:rsidR="009D620A" w:rsidRDefault="009D620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94261698"/>
      <w:docPartObj>
        <w:docPartGallery w:val="Page Numbers (Top of Page)"/>
        <w:docPartUnique/>
      </w:docPartObj>
    </w:sdtPr>
    <w:sdtEndPr>
      <w:rPr>
        <w:noProof/>
      </w:rPr>
    </w:sdtEndPr>
    <w:sdtContent>
      <w:p w:rsidR="00140DA0" w:rsidRDefault="002514F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57026">
          <w:rPr>
            <w:noProof/>
          </w:rPr>
          <w:t>130</w:t>
        </w:r>
        <w:r>
          <w:rPr>
            <w:noProof/>
          </w:rPr>
          <w:fldChar w:fldCharType="end"/>
        </w:r>
      </w:p>
    </w:sdtContent>
  </w:sdt>
  <w:p w:rsidR="00140DA0" w:rsidRDefault="009D620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03F9B"/>
    <w:rsid w:val="000165C7"/>
    <w:rsid w:val="00032D0A"/>
    <w:rsid w:val="0003709B"/>
    <w:rsid w:val="00040716"/>
    <w:rsid w:val="000E1D8F"/>
    <w:rsid w:val="000F548B"/>
    <w:rsid w:val="00120F79"/>
    <w:rsid w:val="00156E96"/>
    <w:rsid w:val="00182475"/>
    <w:rsid w:val="00185D0C"/>
    <w:rsid w:val="001C51DE"/>
    <w:rsid w:val="001E105C"/>
    <w:rsid w:val="00204230"/>
    <w:rsid w:val="00215ACD"/>
    <w:rsid w:val="00231EDD"/>
    <w:rsid w:val="002514F9"/>
    <w:rsid w:val="00291791"/>
    <w:rsid w:val="002F42A5"/>
    <w:rsid w:val="00301B2A"/>
    <w:rsid w:val="00311286"/>
    <w:rsid w:val="00362E60"/>
    <w:rsid w:val="00367EC9"/>
    <w:rsid w:val="00373803"/>
    <w:rsid w:val="00374C8B"/>
    <w:rsid w:val="0038368F"/>
    <w:rsid w:val="0038673A"/>
    <w:rsid w:val="00387314"/>
    <w:rsid w:val="00396BF1"/>
    <w:rsid w:val="003F06CB"/>
    <w:rsid w:val="00425F44"/>
    <w:rsid w:val="00427B5D"/>
    <w:rsid w:val="00435FE1"/>
    <w:rsid w:val="004501A6"/>
    <w:rsid w:val="00462619"/>
    <w:rsid w:val="00487701"/>
    <w:rsid w:val="004B47C2"/>
    <w:rsid w:val="00503329"/>
    <w:rsid w:val="00512690"/>
    <w:rsid w:val="0052412E"/>
    <w:rsid w:val="005429F5"/>
    <w:rsid w:val="005440D9"/>
    <w:rsid w:val="00553783"/>
    <w:rsid w:val="005B0860"/>
    <w:rsid w:val="005E74D6"/>
    <w:rsid w:val="005F7E00"/>
    <w:rsid w:val="00613EB2"/>
    <w:rsid w:val="00625924"/>
    <w:rsid w:val="0063721A"/>
    <w:rsid w:val="006707E1"/>
    <w:rsid w:val="00675DEC"/>
    <w:rsid w:val="006A5078"/>
    <w:rsid w:val="006A63B9"/>
    <w:rsid w:val="006D3F49"/>
    <w:rsid w:val="00704648"/>
    <w:rsid w:val="007048FD"/>
    <w:rsid w:val="00723BA4"/>
    <w:rsid w:val="00732221"/>
    <w:rsid w:val="007439BB"/>
    <w:rsid w:val="00747C37"/>
    <w:rsid w:val="00753EB7"/>
    <w:rsid w:val="00767778"/>
    <w:rsid w:val="007807AC"/>
    <w:rsid w:val="007D1B6D"/>
    <w:rsid w:val="007D1DBE"/>
    <w:rsid w:val="008337CF"/>
    <w:rsid w:val="008417CB"/>
    <w:rsid w:val="00846742"/>
    <w:rsid w:val="00847223"/>
    <w:rsid w:val="00850215"/>
    <w:rsid w:val="008B7D06"/>
    <w:rsid w:val="008D1B2A"/>
    <w:rsid w:val="0093522D"/>
    <w:rsid w:val="00944A95"/>
    <w:rsid w:val="009C7487"/>
    <w:rsid w:val="009D620A"/>
    <w:rsid w:val="009D73AB"/>
    <w:rsid w:val="00A07136"/>
    <w:rsid w:val="00A17BD4"/>
    <w:rsid w:val="00A57026"/>
    <w:rsid w:val="00A82448"/>
    <w:rsid w:val="00A9254E"/>
    <w:rsid w:val="00AB2416"/>
    <w:rsid w:val="00AB7E7F"/>
    <w:rsid w:val="00AD44E7"/>
    <w:rsid w:val="00AE1D0D"/>
    <w:rsid w:val="00B158FD"/>
    <w:rsid w:val="00B36900"/>
    <w:rsid w:val="00B37720"/>
    <w:rsid w:val="00B618EA"/>
    <w:rsid w:val="00B8118F"/>
    <w:rsid w:val="00BA73B3"/>
    <w:rsid w:val="00BD4035"/>
    <w:rsid w:val="00BD6DF0"/>
    <w:rsid w:val="00BF30A4"/>
    <w:rsid w:val="00C07244"/>
    <w:rsid w:val="00C3332D"/>
    <w:rsid w:val="00C74814"/>
    <w:rsid w:val="00C8226A"/>
    <w:rsid w:val="00C824B6"/>
    <w:rsid w:val="00C83AB2"/>
    <w:rsid w:val="00C94DB5"/>
    <w:rsid w:val="00CA1963"/>
    <w:rsid w:val="00CA5BEB"/>
    <w:rsid w:val="00CC200D"/>
    <w:rsid w:val="00CC69CA"/>
    <w:rsid w:val="00D0646C"/>
    <w:rsid w:val="00D06F65"/>
    <w:rsid w:val="00D378ED"/>
    <w:rsid w:val="00D832B4"/>
    <w:rsid w:val="00DB23EF"/>
    <w:rsid w:val="00DD2423"/>
    <w:rsid w:val="00E06A59"/>
    <w:rsid w:val="00E11F1A"/>
    <w:rsid w:val="00E21BDF"/>
    <w:rsid w:val="00E70D2A"/>
    <w:rsid w:val="00E81E8B"/>
    <w:rsid w:val="00E83CFA"/>
    <w:rsid w:val="00E84E14"/>
    <w:rsid w:val="00E9388D"/>
    <w:rsid w:val="00EF4A1A"/>
    <w:rsid w:val="00EF7556"/>
    <w:rsid w:val="00F03F9B"/>
    <w:rsid w:val="00F10F40"/>
    <w:rsid w:val="00F20925"/>
    <w:rsid w:val="00F50833"/>
    <w:rsid w:val="00F65583"/>
    <w:rsid w:val="00F67FE4"/>
    <w:rsid w:val="00F840F3"/>
    <w:rsid w:val="00F91977"/>
    <w:rsid w:val="00F9716B"/>
    <w:rsid w:val="00FE38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F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03F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3F9B"/>
  </w:style>
  <w:style w:type="paragraph" w:styleId="BalloonText">
    <w:name w:val="Balloon Text"/>
    <w:basedOn w:val="Normal"/>
    <w:link w:val="BalloonTextChar"/>
    <w:uiPriority w:val="99"/>
    <w:semiHidden/>
    <w:unhideWhenUsed/>
    <w:rsid w:val="002514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14F9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85D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5D0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F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03F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3F9B"/>
  </w:style>
  <w:style w:type="paragraph" w:styleId="BalloonText">
    <w:name w:val="Balloon Text"/>
    <w:basedOn w:val="Normal"/>
    <w:link w:val="BalloonTextChar"/>
    <w:uiPriority w:val="99"/>
    <w:semiHidden/>
    <w:unhideWhenUsed/>
    <w:rsid w:val="002514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14F9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85D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5D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5</Pages>
  <Words>2552</Words>
  <Characters>14547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MY COMPUTER</cp:lastModifiedBy>
  <cp:revision>8</cp:revision>
  <cp:lastPrinted>2018-12-18T07:08:00Z</cp:lastPrinted>
  <dcterms:created xsi:type="dcterms:W3CDTF">2018-05-08T05:18:00Z</dcterms:created>
  <dcterms:modified xsi:type="dcterms:W3CDTF">2018-12-18T07:17:00Z</dcterms:modified>
</cp:coreProperties>
</file>